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3986A10F" w:rsidR="00CE7BFD" w:rsidRPr="00CE7BFD" w:rsidRDefault="00CE7BFD" w:rsidP="00CE7BFD">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2"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2"/>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w:t>
      </w:r>
      <w:r w:rsidR="00640423">
        <w:lastRenderedPageBreak/>
        <w:t>application 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20F8B08D"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7F99CE96"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r w:rsidR="00A11126">
        <w:t>system</w:t>
      </w:r>
      <w:r w:rsidR="00321121" w:rsidRPr="00321121">
        <w:t xml:space="preserve">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lastRenderedPageBreak/>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r w:rsidR="003D38CE" w:rsidRPr="00610045">
        <w:rPr>
          <w:b/>
          <w:bCs/>
        </w:rPr>
        <w:t>Figure Legends</w:t>
      </w:r>
    </w:p>
    <w:p w14:paraId="3D158ABD" w14:textId="2557672A" w:rsidR="003D38CE" w:rsidRDefault="003D38CE" w:rsidP="00610045">
      <w:pPr>
        <w:spacing w:line="480" w:lineRule="auto"/>
      </w:pPr>
      <w:r>
        <w:t xml:space="preserve">Legend to Figure 1.  The workflow and application of SEMIPs. The left four rectangles and arrows indicate our hypothesis testing and generation schema. A biological hypothesis is tested in a model animal model </w:t>
      </w:r>
      <w:r w:rsidR="00565F0F">
        <w:t xml:space="preserve">system </w:t>
      </w:r>
      <w:r>
        <w:t>(mouse) on relationship between two interacting factors (Fac1 &amp; Fac2) and their endpoints. The hypothesis is translated to another species (i.e. human in our research) via T-</w:t>
      </w:r>
      <w:r>
        <w:lastRenderedPageBreak/>
        <w:t xml:space="preserve">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14E6F758"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17B025" w14:textId="77777777" w:rsidR="00E47BBD" w:rsidRDefault="00E47BBD" w:rsidP="00117666">
      <w:r>
        <w:separator/>
      </w:r>
    </w:p>
  </w:endnote>
  <w:endnote w:type="continuationSeparator" w:id="0">
    <w:p w14:paraId="0FA056A0" w14:textId="77777777" w:rsidR="00E47BBD" w:rsidRDefault="00E47BBD"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045698" w14:textId="77777777" w:rsidR="00E47BBD" w:rsidRDefault="00E47BBD" w:rsidP="00117666">
      <w:r>
        <w:separator/>
      </w:r>
    </w:p>
  </w:footnote>
  <w:footnote w:type="continuationSeparator" w:id="0">
    <w:p w14:paraId="3EA37EE9" w14:textId="77777777" w:rsidR="00E47BBD" w:rsidRDefault="00E47BBD"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B4CBC"/>
    <w:rsid w:val="001C1BB8"/>
    <w:rsid w:val="001D19BC"/>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4647"/>
    <w:rsid w:val="002F744D"/>
    <w:rsid w:val="00303DE6"/>
    <w:rsid w:val="00310124"/>
    <w:rsid w:val="00316628"/>
    <w:rsid w:val="00321121"/>
    <w:rsid w:val="003544FB"/>
    <w:rsid w:val="00357DBA"/>
    <w:rsid w:val="00365D63"/>
    <w:rsid w:val="0036793B"/>
    <w:rsid w:val="00372682"/>
    <w:rsid w:val="00376CC5"/>
    <w:rsid w:val="0039693B"/>
    <w:rsid w:val="003B0809"/>
    <w:rsid w:val="003B6BF4"/>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E3CB2"/>
    <w:rsid w:val="004F7DE7"/>
    <w:rsid w:val="005018F9"/>
    <w:rsid w:val="005250F2"/>
    <w:rsid w:val="00543A0C"/>
    <w:rsid w:val="005474B4"/>
    <w:rsid w:val="00565F0F"/>
    <w:rsid w:val="005A1D84"/>
    <w:rsid w:val="005A70EA"/>
    <w:rsid w:val="005C3963"/>
    <w:rsid w:val="005D1840"/>
    <w:rsid w:val="005D35E4"/>
    <w:rsid w:val="005D7910"/>
    <w:rsid w:val="00610045"/>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7F2E1D"/>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04420"/>
    <w:rsid w:val="00A11126"/>
    <w:rsid w:val="00A50D9D"/>
    <w:rsid w:val="00A53000"/>
    <w:rsid w:val="00A545C6"/>
    <w:rsid w:val="00A652D0"/>
    <w:rsid w:val="00A65F72"/>
    <w:rsid w:val="00A704FB"/>
    <w:rsid w:val="00A75F87"/>
    <w:rsid w:val="00A95D8B"/>
    <w:rsid w:val="00AA6E92"/>
    <w:rsid w:val="00AA7FA2"/>
    <w:rsid w:val="00AB0455"/>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923"/>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47BBD"/>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8</TotalTime>
  <Pages>11</Pages>
  <Words>4198</Words>
  <Characters>2393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2</cp:revision>
  <cp:lastPrinted>2013-10-03T12:51:00Z</cp:lastPrinted>
  <dcterms:created xsi:type="dcterms:W3CDTF">2021-06-09T19:51:00Z</dcterms:created>
  <dcterms:modified xsi:type="dcterms:W3CDTF">2021-06-10T17:56:00Z</dcterms:modified>
</cp:coreProperties>
</file>